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3C2473" w:rsidP="002B54B7">
      <w:pPr>
        <w:spacing w:line="360" w:lineRule="auto"/>
        <w:rPr>
          <w:lang w:val="en-US"/>
        </w:rPr>
      </w:pPr>
      <w:r w:rsidRPr="003C2473">
        <w:rPr>
          <w:noProof/>
          <w14:ligatures w14:val="standardContextual"/>
        </w:rPr>
        <w:pict w14:anchorId="76CD5321">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3C2473" w:rsidP="002B54B7">
      <w:pPr>
        <w:spacing w:line="360" w:lineRule="auto"/>
      </w:pPr>
      <w:r w:rsidRPr="003C2473">
        <w:rPr>
          <w:noProof/>
          <w14:ligatures w14:val="standardContextual"/>
        </w:rPr>
        <w:pict w14:anchorId="57F52FEC">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3C2473" w:rsidRPr="003C2473">
        <w:rPr>
          <w:noProof/>
          <w14:ligatures w14:val="standardContextual"/>
        </w:rPr>
        <w:pict w14:anchorId="7017563E">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3C2473" w:rsidP="002B54B7">
      <w:pPr>
        <w:spacing w:line="360" w:lineRule="auto"/>
        <w:rPr>
          <w:lang w:val="en-US"/>
        </w:rPr>
      </w:pPr>
      <w:r w:rsidRPr="003C2473">
        <w:rPr>
          <w:noProof/>
          <w14:ligatures w14:val="standardContextual"/>
        </w:rPr>
        <w:pict w14:anchorId="26D0E05B">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3C2473" w:rsidP="002B54B7">
      <w:pPr>
        <w:spacing w:line="360" w:lineRule="auto"/>
        <w:rPr>
          <w:lang w:val="en-US"/>
        </w:rPr>
      </w:pPr>
      <w:r w:rsidRPr="003C2473">
        <w:rPr>
          <w:noProof/>
          <w14:ligatures w14:val="standardContextual"/>
        </w:rPr>
        <w:pict w14:anchorId="6BABBCA8">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lastRenderedPageBreak/>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1A86F4C">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4DD50033">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6BE51149">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62D1E02">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BB33CB7">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4FE267C1">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BD6E74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3C2473" w:rsidP="002B54B7">
      <w:pPr>
        <w:spacing w:line="360" w:lineRule="auto"/>
        <w:rPr>
          <w:lang w:val="en-US"/>
        </w:rPr>
      </w:pPr>
      <w:r w:rsidRPr="003C2473">
        <w:rPr>
          <w:noProof/>
          <w14:ligatures w14:val="standardContextual"/>
        </w:rPr>
        <w:pict w14:anchorId="7C2057B6">
          <v:rect id="_x0000_i1029" alt="" style="width:451.3pt;height:.05pt;mso-width-percent:0;mso-height-percent:0;mso-width-percent:0;mso-height-percent:0" o:hralign="center" o:hrstd="t" o:hr="t" fillcolor="#a0a0a0" stroked="f"/>
        </w:pict>
      </w:r>
    </w:p>
    <w:p w14:paraId="355402AE" w14:textId="7B8760F3" w:rsidR="00D14AB5" w:rsidRPr="00D14AB5" w:rsidRDefault="00434B25" w:rsidP="00656817">
      <w:pPr>
        <w:pStyle w:val="Heading1"/>
        <w:spacing w:line="360" w:lineRule="auto"/>
        <w:rPr>
          <w:lang w:val="en-US"/>
        </w:rPr>
      </w:pPr>
      <w:r>
        <w:rPr>
          <w:lang w:val="en-US"/>
        </w:rPr>
        <w:t>Chapter 6 – Implementation</w:t>
      </w: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228E26DC" w14:textId="139F3893" w:rsidR="00D14AB5" w:rsidRPr="00D14AB5" w:rsidRDefault="00434B25" w:rsidP="00656817">
      <w:pPr>
        <w:pStyle w:val="Heading2"/>
        <w:spacing w:line="360" w:lineRule="auto"/>
      </w:pPr>
      <w:r w:rsidRPr="00434B25">
        <w:lastRenderedPageBreak/>
        <w:t>6.1 Justification of the Software Development Methodology</w:t>
      </w: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33056542" w14:textId="5E4A2143" w:rsidR="00434B25" w:rsidRDefault="00434B25" w:rsidP="00656817">
      <w:pPr>
        <w:pStyle w:val="Heading2"/>
        <w:spacing w:line="360" w:lineRule="auto"/>
      </w:pPr>
      <w:r w:rsidRPr="00434B25">
        <w:t>6.2 Steps Taken to Create and Select the Model</w:t>
      </w: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656817">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3518310" cy="2871636"/>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587BEB">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3312492" cy="2652269"/>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52F5D1C6" w14:textId="7AABFFAE" w:rsidR="00C91B37" w:rsidRDefault="00C91B37" w:rsidP="00E246FC">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3157205" cy="4249250"/>
                    </a:xfrm>
                    <a:prstGeom prst="rect">
                      <a:avLst/>
                    </a:prstGeom>
                  </pic:spPr>
                </pic:pic>
              </a:graphicData>
            </a:graphic>
          </wp:inline>
        </w:drawing>
      </w:r>
    </w:p>
    <w:p w14:paraId="53C7C2BC" w14:textId="77777777" w:rsidR="00E246FC" w:rsidRDefault="00E246FC" w:rsidP="00E246FC">
      <w:pPr>
        <w:spacing w:line="360" w:lineRule="auto"/>
        <w:jc w:val="center"/>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6908F20D" w14:textId="35D7CED5" w:rsidR="00D77253" w:rsidRPr="00D77253" w:rsidRDefault="00E0799B" w:rsidP="001D5B95">
      <w:pPr>
        <w:pStyle w:val="Heading5"/>
        <w:spacing w:line="360" w:lineRule="auto"/>
      </w:pPr>
      <w:r>
        <w:t>Summary of Box Plots</w:t>
      </w: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46DF7F7A" w14:textId="332682DE" w:rsidR="002C2F46" w:rsidRPr="002C2F46" w:rsidRDefault="00C60FE5" w:rsidP="001D5B95">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118A6F31" w14:textId="67774F0B" w:rsidR="006C3C72" w:rsidRDefault="001B1BB7" w:rsidP="001D5B95">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17C8129F" w14:textId="67205560" w:rsidR="002C2F46" w:rsidRPr="002C2F46" w:rsidRDefault="00785F6D" w:rsidP="001D5B95">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457A0174" w14:textId="5E7831CB" w:rsidR="00D77253" w:rsidRPr="00D77253" w:rsidRDefault="002C2F46" w:rsidP="001D5B95">
      <w:pPr>
        <w:pStyle w:val="Heading4"/>
        <w:spacing w:line="360" w:lineRule="auto"/>
      </w:pPr>
      <w:r>
        <w:t>Validation Summary</w:t>
      </w: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523AF28D" w14:textId="441B247E" w:rsidR="00D77253" w:rsidRPr="00D77253" w:rsidRDefault="00677236" w:rsidP="001D5B95">
      <w:pPr>
        <w:pStyle w:val="Heading3"/>
        <w:spacing w:line="360" w:lineRule="auto"/>
      </w:pPr>
      <w:r w:rsidRPr="00677236">
        <w:t>6.2.4 Feature Engineering</w:t>
      </w: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179C06AB" w14:textId="6053D741" w:rsidR="00677236" w:rsidRPr="00677236" w:rsidRDefault="00677236" w:rsidP="001D5B95">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599CB52D" w14:textId="0B75BE85" w:rsidR="00677236" w:rsidRPr="00677236" w:rsidRDefault="00677236" w:rsidP="001D5B95">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5961C112" w14:textId="3F1AA8FE" w:rsidR="00677236" w:rsidRPr="00677236" w:rsidRDefault="00677236" w:rsidP="001D5B95">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B6C0CF5" w14:textId="7CD1E658" w:rsidR="003F2D00" w:rsidRDefault="00677236" w:rsidP="001D5B95">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04B3E4AF" w14:textId="1B7EC884" w:rsidR="00677236" w:rsidRPr="00677236" w:rsidRDefault="00677236" w:rsidP="001D5B95">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1D5B95">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30D802C8" w14:textId="77777777" w:rsidR="00E17053" w:rsidRDefault="00677236" w:rsidP="00E17053">
      <w:pPr>
        <w:pStyle w:val="Heading5"/>
        <w:spacing w:line="360" w:lineRule="auto"/>
      </w:pPr>
      <w:r w:rsidRPr="00677236">
        <w:lastRenderedPageBreak/>
        <w:t>debt_to_income_ratio</w:t>
      </w:r>
    </w:p>
    <w:p w14:paraId="23D67C7B" w14:textId="4A3D6853" w:rsidR="00677236" w:rsidRPr="00677236" w:rsidRDefault="00677236" w:rsidP="00E17053">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2B54B7">
      <w:pPr>
        <w:spacing w:line="360" w:lineRule="auto"/>
      </w:pPr>
    </w:p>
    <w:p w14:paraId="157F07E5" w14:textId="16B38E2E" w:rsidR="00677236" w:rsidRDefault="00677236" w:rsidP="00E17053">
      <w:pPr>
        <w:pStyle w:val="Heading5"/>
        <w:spacing w:line="360" w:lineRule="auto"/>
      </w:pPr>
      <w:r w:rsidRPr="00677236">
        <w:t>total_asset_value</w:t>
      </w:r>
    </w:p>
    <w:p w14:paraId="373E7C01" w14:textId="77777777" w:rsidR="00097E61" w:rsidRPr="00097E61" w:rsidRDefault="00097E61" w:rsidP="00097E61"/>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2C9A1812" w14:textId="0DBBB5D0" w:rsidR="00677236" w:rsidRPr="00677236" w:rsidRDefault="00677236" w:rsidP="00B239E4">
      <w:pPr>
        <w:pStyle w:val="Heading4"/>
        <w:spacing w:line="360" w:lineRule="auto"/>
      </w:pPr>
      <w:r w:rsidRPr="00677236">
        <w:t>Summary</w:t>
      </w:r>
      <w:r w:rsidR="001F6CD5">
        <w:t xml:space="preserve"> of Feature Engineering</w:t>
      </w:r>
    </w:p>
    <w:p w14:paraId="2E9A2F66" w14:textId="77777777" w:rsidR="00677236" w:rsidRPr="00677236" w:rsidRDefault="00677236" w:rsidP="002B54B7">
      <w:pPr>
        <w:spacing w:line="360" w:lineRule="auto"/>
      </w:pPr>
      <w:r w:rsidRPr="00677236">
        <w:t xml:space="preserve">The engineered features behaved well. None of the correlations approached harmful levels, and each variable contributed distinct information. Ratios that measured financial stress showed negative links to approval. Credit categories showed a positive influence. Together, </w:t>
      </w:r>
      <w:r w:rsidRPr="00677236">
        <w:lastRenderedPageBreak/>
        <w:t>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4BE92A50" w14:textId="41EBCCF5" w:rsidR="002260A4" w:rsidRDefault="00C60FE5" w:rsidP="005D1C77">
      <w:pPr>
        <w:pStyle w:val="Heading3"/>
        <w:spacing w:line="360" w:lineRule="auto"/>
      </w:pPr>
      <w:r w:rsidRPr="002260A4">
        <w:t>6.2.5 Model Training</w:t>
      </w:r>
    </w:p>
    <w:p w14:paraId="6F9DF000" w14:textId="77777777" w:rsidR="00467E6C" w:rsidRPr="00467E6C" w:rsidRDefault="00467E6C" w:rsidP="00467E6C"/>
    <w:p w14:paraId="0A1FECFC" w14:textId="190D1EBF" w:rsidR="00C60FE5" w:rsidRDefault="00C60FE5" w:rsidP="00467E6C">
      <w:pPr>
        <w:pStyle w:val="Heading4"/>
        <w:spacing w:line="360" w:lineRule="auto"/>
      </w:pPr>
      <w:r>
        <w:t>Step 1 - Split Data into training and testing</w:t>
      </w: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2F84D9AB" w14:textId="27614AB2" w:rsidR="00C60FE5" w:rsidRDefault="00C60FE5" w:rsidP="00467E6C">
      <w:pPr>
        <w:pStyle w:val="Heading4"/>
        <w:spacing w:line="360" w:lineRule="auto"/>
      </w:pPr>
      <w:r>
        <w:t xml:space="preserve">Step 2 </w:t>
      </w:r>
      <w:r w:rsidR="00391A01">
        <w:t>-</w:t>
      </w:r>
      <w:r>
        <w:t xml:space="preserve"> Scale Numeric Features</w:t>
      </w: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63589D1D" w14:textId="5A7B692D" w:rsidR="00C60FE5" w:rsidRDefault="00C60FE5" w:rsidP="00467E6C">
      <w:pPr>
        <w:pStyle w:val="Heading4"/>
        <w:spacing w:line="360" w:lineRule="auto"/>
      </w:pPr>
      <w:r>
        <w:t xml:space="preserve">Step 3 </w:t>
      </w:r>
      <w:r w:rsidR="00243FC0">
        <w:t>-</w:t>
      </w:r>
      <w:r>
        <w:t xml:space="preserve"> Train Baseline Models</w:t>
      </w: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78687917" w14:textId="4B7ECD5F" w:rsidR="00C60FE5" w:rsidRDefault="00C60FE5" w:rsidP="00467E6C">
      <w:pPr>
        <w:pStyle w:val="Heading4"/>
        <w:spacing w:line="360" w:lineRule="auto"/>
      </w:pPr>
      <w:r>
        <w:t xml:space="preserve">Step 4 </w:t>
      </w:r>
      <w:r w:rsidR="002A0F39">
        <w:t>-</w:t>
      </w:r>
      <w:r>
        <w:t xml:space="preserve"> Evaluate Model Performance</w:t>
      </w:r>
    </w:p>
    <w:p w14:paraId="5AFA5486" w14:textId="77777777" w:rsidR="00C60FE5" w:rsidRDefault="00C60FE5" w:rsidP="002B54B7">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467E6C">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2B54B7">
      <w:pPr>
        <w:spacing w:line="360" w:lineRule="auto"/>
      </w:pPr>
    </w:p>
    <w:p w14:paraId="38919189" w14:textId="2637A54A" w:rsidR="00C60FE5" w:rsidRDefault="00C60FE5" w:rsidP="007F7E2F">
      <w:pPr>
        <w:pStyle w:val="Heading5"/>
        <w:spacing w:line="360" w:lineRule="auto"/>
      </w:pPr>
      <w:r>
        <w:t>Gradient Boosting</w:t>
      </w: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22696D8D" w14:textId="3FCCD8E1" w:rsidR="00C60FE5" w:rsidRDefault="00C60FE5" w:rsidP="007F7E2F">
      <w:pPr>
        <w:pStyle w:val="Heading5"/>
        <w:spacing w:line="360" w:lineRule="auto"/>
      </w:pPr>
      <w:r>
        <w:t>SVM (RBF Kernel)</w:t>
      </w: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3BC4651E" w14:textId="30A91724" w:rsidR="00C60FE5" w:rsidRDefault="00C60FE5" w:rsidP="002B54B7">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2B98CDEB" w14:textId="6C4FE576" w:rsidR="001E42AB" w:rsidRPr="001E42AB" w:rsidRDefault="00C60FE5" w:rsidP="001455DE">
      <w:pPr>
        <w:pStyle w:val="Heading5"/>
        <w:spacing w:line="360" w:lineRule="auto"/>
      </w:pPr>
      <w:r>
        <w:t>Overall Findings</w:t>
      </w: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2E71EE06" w14:textId="4A878E65" w:rsidR="00F332A7" w:rsidRDefault="00C60FE5" w:rsidP="002B54B7">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1455DE">
      <w:pPr>
        <w:spacing w:before="120" w:after="120" w:line="360" w:lineRule="auto"/>
      </w:pPr>
    </w:p>
    <w:p w14:paraId="0DB6CC28" w14:textId="2BAB877C" w:rsidR="0045527A" w:rsidRPr="0045527A" w:rsidRDefault="00D6119B" w:rsidP="001455DE">
      <w:pPr>
        <w:pStyle w:val="Heading2"/>
        <w:spacing w:before="120" w:after="120" w:line="360" w:lineRule="auto"/>
      </w:pPr>
      <w:r>
        <w:t>6.3 Prototype Development</w:t>
      </w: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1068C5FC" w14:textId="6E796128" w:rsidR="00CD1963" w:rsidRPr="00CD1963" w:rsidRDefault="00D6119B" w:rsidP="001455DE">
      <w:pPr>
        <w:pStyle w:val="Heading3"/>
        <w:spacing w:before="240" w:after="120" w:line="360" w:lineRule="auto"/>
      </w:pPr>
      <w:r>
        <w:t>6.3.1 Development Setup</w:t>
      </w: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t>6.3.2.1 Authentication Screen</w:t>
      </w:r>
    </w:p>
    <w:p w14:paraId="4CEBEDA4" w14:textId="0C014C04" w:rsidR="00D6119B" w:rsidRDefault="00D6119B" w:rsidP="001455DE">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1455DE">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1455DE">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1455DE">
      <w:pPr>
        <w:spacing w:line="360" w:lineRule="auto"/>
        <w:jc w:val="center"/>
      </w:pP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t>6.3.2.2 Chat Screen</w:t>
      </w:r>
    </w:p>
    <w:p w14:paraId="33ADE307" w14:textId="43A36E6E" w:rsidR="00D6119B" w:rsidRDefault="00D6119B" w:rsidP="001455DE">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2B54B7">
      <w:pPr>
        <w:spacing w:line="360" w:lineRule="auto"/>
      </w:pPr>
    </w:p>
    <w:p w14:paraId="623B2337" w14:textId="14E8DAEF" w:rsidR="00F42808" w:rsidRPr="00F42808" w:rsidRDefault="00D6119B" w:rsidP="002B54B7">
      <w:pPr>
        <w:pStyle w:val="Heading5"/>
        <w:numPr>
          <w:ilvl w:val="0"/>
          <w:numId w:val="16"/>
        </w:numPr>
        <w:spacing w:line="360" w:lineRule="auto"/>
      </w:pPr>
      <w:r w:rsidRPr="00F42808">
        <w:t>Initial Greeting + Session Loading</w:t>
      </w: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4B875C17" w14:textId="4A240C09" w:rsidR="00F42808" w:rsidRPr="00F42808" w:rsidRDefault="00D6119B" w:rsidP="002B54B7">
      <w:pPr>
        <w:pStyle w:val="Heading5"/>
        <w:numPr>
          <w:ilvl w:val="0"/>
          <w:numId w:val="16"/>
        </w:numPr>
        <w:spacing w:line="360" w:lineRule="auto"/>
      </w:pPr>
      <w:r w:rsidRPr="00F42808">
        <w:t>A/B Testing Mode (XAI vs Baseline)</w:t>
      </w: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6222FEA9" w14:textId="08DB62D6" w:rsidR="00D30D1F" w:rsidRPr="00D30D1F" w:rsidRDefault="00D6119B" w:rsidP="002B54B7">
      <w:pPr>
        <w:pStyle w:val="Heading5"/>
        <w:numPr>
          <w:ilvl w:val="0"/>
          <w:numId w:val="16"/>
        </w:numPr>
        <w:spacing w:line="360" w:lineRule="auto"/>
      </w:pPr>
      <w:r>
        <w:t>A/B Testing Mode (XAI vs Baseline)</w:t>
      </w: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368F7D72" w14:textId="38CF1DB0" w:rsidR="000E16B3" w:rsidRPr="000E16B3" w:rsidRDefault="00D6119B" w:rsidP="002B54B7">
      <w:pPr>
        <w:pStyle w:val="Heading5"/>
        <w:numPr>
          <w:ilvl w:val="0"/>
          <w:numId w:val="16"/>
        </w:numPr>
        <w:spacing w:line="360" w:lineRule="auto"/>
      </w:pPr>
      <w:r>
        <w:t>Chat History Loading (Supabase)</w:t>
      </w: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50A25F3C" w14:textId="133A62EF" w:rsidR="005A34D5" w:rsidRPr="005A34D5" w:rsidRDefault="00D6119B" w:rsidP="002B54B7">
      <w:pPr>
        <w:pStyle w:val="Heading5"/>
        <w:numPr>
          <w:ilvl w:val="0"/>
          <w:numId w:val="16"/>
        </w:numPr>
        <w:spacing w:line="360" w:lineRule="auto"/>
      </w:pPr>
      <w:r>
        <w:t>Chat Input + FAQ Answering</w:t>
      </w: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1337A165" w14:textId="3B84CF1C" w:rsidR="00083036" w:rsidRPr="00083036" w:rsidRDefault="00D6119B" w:rsidP="002B54B7">
      <w:pPr>
        <w:pStyle w:val="Heading5"/>
        <w:numPr>
          <w:ilvl w:val="0"/>
          <w:numId w:val="16"/>
        </w:numPr>
        <w:spacing w:line="360" w:lineRule="auto"/>
      </w:pPr>
      <w:r>
        <w:t>Scroll-to-Bottom Behaviour</w:t>
      </w: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110DE9D9" w14:textId="48548CC1" w:rsidR="00074B5D" w:rsidRPr="00074B5D" w:rsidRDefault="00D6119B" w:rsidP="002B54B7">
      <w:pPr>
        <w:pStyle w:val="Heading5"/>
        <w:numPr>
          <w:ilvl w:val="0"/>
          <w:numId w:val="16"/>
        </w:numPr>
        <w:spacing w:line="360" w:lineRule="auto"/>
      </w:pPr>
      <w:r>
        <w:t>Dropdown Menu and Admin Functions</w:t>
      </w:r>
    </w:p>
    <w:p w14:paraId="16DA0DC7" w14:textId="41416D13" w:rsidR="00D6119B" w:rsidRDefault="00D6119B" w:rsidP="00AA2EC8">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lastRenderedPageBreak/>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28CF0657" w14:textId="0754CAFC" w:rsidR="001A36D9" w:rsidRPr="001A36D9" w:rsidRDefault="00D6119B" w:rsidP="002B54B7">
      <w:pPr>
        <w:pStyle w:val="Heading5"/>
        <w:numPr>
          <w:ilvl w:val="0"/>
          <w:numId w:val="16"/>
        </w:numPr>
        <w:spacing w:line="360" w:lineRule="auto"/>
      </w:pPr>
      <w:r>
        <w:t>Rendering Bot Messages + SHAP Formatting</w:t>
      </w: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DD5B18D" w14:textId="5EEC7793" w:rsidR="00F94802" w:rsidRPr="00F94802" w:rsidRDefault="00D6119B" w:rsidP="002B54B7">
      <w:pPr>
        <w:pStyle w:val="Heading5"/>
        <w:numPr>
          <w:ilvl w:val="0"/>
          <w:numId w:val="16"/>
        </w:numPr>
        <w:spacing w:line="360" w:lineRule="auto"/>
      </w:pPr>
      <w:r>
        <w:t>Loan Decision Survey Trigger (8-Second Delay)</w:t>
      </w: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CC220A">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0D30406F" w14:textId="65653F41" w:rsidR="00F110E4" w:rsidRPr="00F110E4" w:rsidRDefault="00D6119B" w:rsidP="002B54B7">
      <w:pPr>
        <w:pStyle w:val="Heading5"/>
        <w:numPr>
          <w:ilvl w:val="0"/>
          <w:numId w:val="16"/>
        </w:numPr>
        <w:spacing w:line="360" w:lineRule="auto"/>
      </w:pPr>
      <w:r>
        <w:t>Trust Survey Submission</w:t>
      </w: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lastRenderedPageBreak/>
        <w:t>})</w:t>
      </w:r>
    </w:p>
    <w:p w14:paraId="7ED72F9C" w14:textId="77777777" w:rsidR="00D6119B" w:rsidRDefault="00D6119B" w:rsidP="002B54B7">
      <w:pPr>
        <w:spacing w:line="360" w:lineRule="auto"/>
      </w:pPr>
    </w:p>
    <w:p w14:paraId="63210BFC" w14:textId="1325B8A9" w:rsidR="00D6119B" w:rsidRDefault="00D6119B" w:rsidP="002B54B7">
      <w:pPr>
        <w:pStyle w:val="Heading5"/>
        <w:numPr>
          <w:ilvl w:val="0"/>
          <w:numId w:val="16"/>
        </w:numPr>
        <w:spacing w:line="360" w:lineRule="auto"/>
      </w:pPr>
      <w:r>
        <w:t>“Apply for a Loan” Floating Button</w:t>
      </w: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4A5D0EBE" w14:textId="475B1667" w:rsidR="00B72AE0" w:rsidRDefault="00D6119B" w:rsidP="002B54B7">
      <w:pPr>
        <w:pStyle w:val="Heading5"/>
        <w:numPr>
          <w:ilvl w:val="0"/>
          <w:numId w:val="16"/>
        </w:numPr>
        <w:spacing w:line="360" w:lineRule="auto"/>
      </w:pPr>
      <w:r>
        <w:t>Chat Rendering Loop</w:t>
      </w: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1072421E" w14:textId="0C774649" w:rsidR="00F512C9" w:rsidRPr="00F512C9" w:rsidRDefault="00F512C9" w:rsidP="00053AFA">
      <w:pPr>
        <w:pStyle w:val="Heading4"/>
        <w:spacing w:line="360" w:lineRule="auto"/>
      </w:pPr>
      <w:r>
        <w:t>6.3.2.3 Loan Form</w:t>
      </w: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51149478" w14:textId="12194BA9" w:rsidR="00F512C9" w:rsidRPr="00F512C9" w:rsidRDefault="00F512C9" w:rsidP="002B54B7">
      <w:pPr>
        <w:pStyle w:val="Heading5"/>
        <w:numPr>
          <w:ilvl w:val="0"/>
          <w:numId w:val="18"/>
        </w:numPr>
        <w:spacing w:line="360" w:lineRule="auto"/>
      </w:pPr>
      <w:r>
        <w:t>Multi-Step Structure With Progress Bar</w:t>
      </w: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lastRenderedPageBreak/>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02FDADD9" w14:textId="29555F71" w:rsidR="00F512C9" w:rsidRDefault="00F512C9" w:rsidP="002B54B7">
      <w:pPr>
        <w:pStyle w:val="Heading5"/>
        <w:numPr>
          <w:ilvl w:val="0"/>
          <w:numId w:val="18"/>
        </w:numPr>
        <w:spacing w:line="360" w:lineRule="auto"/>
      </w:pPr>
      <w:r>
        <w:t>Smart Labels With Tooltips</w:t>
      </w: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053AFA">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053AFA">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lastRenderedPageBreak/>
        <w:t>const dti = income ? loan / income : 0</w:t>
      </w:r>
    </w:p>
    <w:p w14:paraId="4CC7E7D9" w14:textId="77777777" w:rsidR="00F512C9" w:rsidRDefault="00F512C9" w:rsidP="002B54B7">
      <w:pPr>
        <w:spacing w:line="360" w:lineRule="auto"/>
      </w:pPr>
      <w:r>
        <w:rPr>
          <w:color w:val="666666"/>
        </w:rPr>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053AFA">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010582">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288B84AA" w14:textId="2F82EA32" w:rsidR="00520C51" w:rsidRPr="00520C51" w:rsidRDefault="00F512C9" w:rsidP="002B54B7">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E43F94">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08A93C49" w14:textId="368F6E0A" w:rsidR="00F512C9" w:rsidRDefault="00F512C9" w:rsidP="002B54B7">
      <w:pPr>
        <w:pStyle w:val="Heading5"/>
        <w:numPr>
          <w:ilvl w:val="0"/>
          <w:numId w:val="18"/>
        </w:numPr>
        <w:spacing w:line="360" w:lineRule="auto"/>
      </w:pPr>
      <w:r>
        <w:t>Form Navigation + Gestures</w:t>
      </w: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17D14741" w14:textId="0B188CCE"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38342DC0" w14:textId="7F20255F" w:rsidR="00F512C9" w:rsidRDefault="00F512C9" w:rsidP="002B54B7">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51428268" w14:textId="74625B69" w:rsidR="00CA5FCB" w:rsidRDefault="00F512C9" w:rsidP="002B54B7">
      <w:pPr>
        <w:pStyle w:val="Heading5"/>
        <w:numPr>
          <w:ilvl w:val="0"/>
          <w:numId w:val="18"/>
        </w:numPr>
        <w:spacing w:line="360" w:lineRule="auto"/>
      </w:pPr>
      <w:r w:rsidRPr="00CA5FCB">
        <w:t>Colour-Coded Ratio Logic</w:t>
      </w:r>
    </w:p>
    <w:p w14:paraId="51E8CCF2" w14:textId="77777777" w:rsidR="00F512C9" w:rsidRDefault="00F512C9" w:rsidP="002B54B7">
      <w:pPr>
        <w:spacing w:line="360" w:lineRule="auto"/>
      </w:pPr>
      <w:r>
        <w:t>A small helper decides whether a ratio is healthy, borderline, or risky.</w:t>
      </w:r>
    </w:p>
    <w:p w14:paraId="47B921B7" w14:textId="77777777" w:rsidR="00C46CC0" w:rsidRDefault="00F512C9" w:rsidP="0018322A">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18322A">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18322A">
      <w:pPr>
        <w:spacing w:line="360" w:lineRule="auto"/>
      </w:pP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7E072A53" w14:textId="40A8331F" w:rsidR="00A020C5" w:rsidRDefault="00A020C5" w:rsidP="0018322A">
      <w:pPr>
        <w:pStyle w:val="Heading4"/>
        <w:spacing w:line="360" w:lineRule="auto"/>
      </w:pPr>
      <w:r>
        <w:t>6.3.2.5 Admin Panel</w:t>
      </w:r>
    </w:p>
    <w:p w14:paraId="06212A90" w14:textId="77777777" w:rsidR="0018322A" w:rsidRPr="0018322A" w:rsidRDefault="0018322A" w:rsidP="0018322A"/>
    <w:p w14:paraId="4B4159C2" w14:textId="32467AD8" w:rsidR="00A020C5" w:rsidRDefault="00A020C5" w:rsidP="002B54B7">
      <w:pPr>
        <w:pStyle w:val="Heading5"/>
        <w:numPr>
          <w:ilvl w:val="0"/>
          <w:numId w:val="19"/>
        </w:numPr>
        <w:spacing w:line="360" w:lineRule="auto"/>
      </w:pPr>
      <w:r>
        <w:t>Admin Gatekeeping</w:t>
      </w: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0B3A6111" w14:textId="49FDA346" w:rsidR="00A020C5" w:rsidRDefault="00A020C5" w:rsidP="002B54B7">
      <w:pPr>
        <w:pStyle w:val="Heading5"/>
        <w:numPr>
          <w:ilvl w:val="0"/>
          <w:numId w:val="19"/>
        </w:numPr>
        <w:spacing w:line="360" w:lineRule="auto"/>
      </w:pPr>
      <w:r>
        <w:t>Pull Survey Rows from Supabase</w:t>
      </w: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BB29909" w14:textId="4CA01E71" w:rsidR="00825836" w:rsidRDefault="00A020C5" w:rsidP="002B54B7">
      <w:pPr>
        <w:pStyle w:val="Heading5"/>
        <w:numPr>
          <w:ilvl w:val="0"/>
          <w:numId w:val="19"/>
        </w:numPr>
        <w:spacing w:line="360" w:lineRule="auto"/>
      </w:pPr>
      <w:r>
        <w:t>Sample Overview</w:t>
      </w: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2547C883" w14:textId="7CF45EC3" w:rsidR="00A020C5" w:rsidRDefault="00A020C5" w:rsidP="002B54B7">
      <w:pPr>
        <w:pStyle w:val="Heading5"/>
        <w:numPr>
          <w:ilvl w:val="0"/>
          <w:numId w:val="19"/>
        </w:numPr>
        <w:spacing w:line="360" w:lineRule="auto"/>
      </w:pPr>
      <w:r>
        <w:t>Mean Trust (Baseline vs XAI)</w:t>
      </w: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6A6A3B">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244D3094" w14:textId="0929B8AC" w:rsidR="00A4192B" w:rsidRDefault="00A4192B" w:rsidP="002B54B7">
      <w:pPr>
        <w:spacing w:line="360" w:lineRule="auto"/>
      </w:pPr>
      <w:r>
        <w:t>The equations for calculating the Average Trust Index for a user group is discussed in the Chapter 7.</w:t>
      </w:r>
    </w:p>
    <w:p w14:paraId="731D2EA9" w14:textId="77777777" w:rsidR="00851396" w:rsidRDefault="00851396"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5B166B05" w14:textId="00E683CB" w:rsidR="00A020C5" w:rsidRDefault="00A020C5" w:rsidP="002B54B7">
      <w:pPr>
        <w:pStyle w:val="Heading5"/>
        <w:numPr>
          <w:ilvl w:val="0"/>
          <w:numId w:val="19"/>
        </w:numPr>
        <w:spacing w:line="360" w:lineRule="auto"/>
      </w:pPr>
      <w:r>
        <w:t>Six Trust Dimensions</w:t>
      </w:r>
    </w:p>
    <w:p w14:paraId="06147A9C" w14:textId="77777777" w:rsidR="00A020C5" w:rsidRDefault="00A020C5" w:rsidP="002B54B7">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79598D">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7DECB01A" w14:textId="516F80EF" w:rsidR="00070072" w:rsidRDefault="00A020C5" w:rsidP="002B54B7">
      <w:pPr>
        <w:pStyle w:val="Heading5"/>
        <w:numPr>
          <w:ilvl w:val="0"/>
          <w:numId w:val="19"/>
        </w:numPr>
        <w:spacing w:line="360" w:lineRule="auto"/>
      </w:pPr>
      <w:r>
        <w:t>Trust Distribution (1–5 Buckets)</w:t>
      </w: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AA55B7">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1E1D7581" w14:textId="4F51A6B4" w:rsidR="002669B5" w:rsidRDefault="00A020C5" w:rsidP="002B54B7">
      <w:pPr>
        <w:pStyle w:val="Heading5"/>
        <w:numPr>
          <w:ilvl w:val="0"/>
          <w:numId w:val="19"/>
        </w:numPr>
        <w:spacing w:line="360" w:lineRule="auto"/>
      </w:pPr>
      <w:r>
        <w:t>Lightweight Word Cloud</w:t>
      </w: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0EB20AA5" w14:textId="05A126F6" w:rsidR="00DC0984" w:rsidRDefault="00DC0984" w:rsidP="000B2F0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0B2F01">
      <w:pPr>
        <w:spacing w:line="360" w:lineRule="auto"/>
      </w:pPr>
    </w:p>
    <w:p w14:paraId="10821B12" w14:textId="0A751A7D" w:rsidR="00DC0984" w:rsidRDefault="00DC0984" w:rsidP="0051440B">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7F39F86" w14:textId="5E9AD410"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t>};</w:t>
      </w:r>
    </w:p>
    <w:p w14:paraId="34388869" w14:textId="77777777" w:rsidR="0008622C" w:rsidRDefault="0008622C" w:rsidP="002B54B7">
      <w:pPr>
        <w:spacing w:line="360" w:lineRule="auto"/>
      </w:pPr>
    </w:p>
    <w:p w14:paraId="5A692C2B" w14:textId="4FC978B9"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477A4554" w14:textId="59BF362F" w:rsidR="0008622C" w:rsidRDefault="00263EC3" w:rsidP="002B54B7">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0B53199A" w14:textId="3DC7FC3D" w:rsidR="0008622C" w:rsidRDefault="00263EC3" w:rsidP="002B54B7">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428DF447" w14:textId="686FFE9E" w:rsidR="0008622C" w:rsidRDefault="0008622C" w:rsidP="002B54B7">
      <w:pPr>
        <w:pStyle w:val="Heading4"/>
        <w:numPr>
          <w:ilvl w:val="0"/>
          <w:numId w:val="25"/>
        </w:numPr>
        <w:spacing w:line="360" w:lineRule="auto"/>
      </w:pPr>
      <w:r>
        <w:t>Global Error Handling</w:t>
      </w: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70A92F0F" w14:textId="31BC1877" w:rsidR="0008622C" w:rsidRDefault="0008622C" w:rsidP="002B54B7">
      <w:pPr>
        <w:pStyle w:val="Heading4"/>
        <w:numPr>
          <w:ilvl w:val="0"/>
          <w:numId w:val="25"/>
        </w:numPr>
        <w:spacing w:line="360" w:lineRule="auto"/>
      </w:pPr>
      <w:r>
        <w:t>The Express App Structure (High-Level Routing)</w:t>
      </w: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20ACC397" w14:textId="4A12390C" w:rsidR="00622C46" w:rsidRDefault="00D8689A" w:rsidP="00ED47FC">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006461BA" w14:textId="3B21F779"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12836E0B" w14:textId="211FABA3" w:rsidR="00C573E1" w:rsidRPr="00C573E1" w:rsidRDefault="0039503D" w:rsidP="00ED47FC">
      <w:pPr>
        <w:pStyle w:val="Heading5"/>
        <w:spacing w:line="360" w:lineRule="auto"/>
      </w:pPr>
      <w:r w:rsidRPr="0039503D">
        <w:t>Route</w:t>
      </w: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8509961" w14:textId="57084084" w:rsidR="00896416" w:rsidRPr="00896416" w:rsidRDefault="0039503D" w:rsidP="00ED47FC">
      <w:pPr>
        <w:pStyle w:val="Heading5"/>
        <w:spacing w:line="360" w:lineRule="auto"/>
      </w:pPr>
      <w:r w:rsidRPr="0039503D">
        <w:t xml:space="preserve">Request schema </w:t>
      </w: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1C56BA1D" w14:textId="39EDEE08" w:rsidR="0039503D" w:rsidRPr="0039503D" w:rsidRDefault="0039503D" w:rsidP="002B54B7">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2B54B7">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46781397" w14:textId="77D188BD" w:rsidR="0039503D" w:rsidRPr="0039503D" w:rsidRDefault="0039503D" w:rsidP="00ED47FC">
      <w:pPr>
        <w:pStyle w:val="Heading5"/>
        <w:spacing w:line="360" w:lineRule="auto"/>
      </w:pPr>
      <w:r w:rsidRPr="0039503D">
        <w:t>Route/Module</w:t>
      </w: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044B14A" w14:textId="10356B03"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2B54B7">
      <w:pPr>
        <w:spacing w:line="360" w:lineRule="auto"/>
      </w:pPr>
      <w:r w:rsidRPr="0039503D">
        <w:t>A simple liveness probe. Useful for Render or any uptime monitor.</w:t>
      </w:r>
    </w:p>
    <w:p w14:paraId="1AB0118E" w14:textId="77777777" w:rsidR="00ED47FC" w:rsidRPr="0039503D" w:rsidRDefault="00ED47FC"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083B8248" w14:textId="01D2B972" w:rsidR="0039503D" w:rsidRPr="0039503D" w:rsidRDefault="0039503D" w:rsidP="002B54B7">
      <w:pPr>
        <w:pStyle w:val="Heading4"/>
        <w:numPr>
          <w:ilvl w:val="0"/>
          <w:numId w:val="28"/>
        </w:numPr>
        <w:spacing w:line="360" w:lineRule="auto"/>
      </w:pPr>
      <w:r w:rsidRPr="0039503D">
        <w:t xml:space="preserve">App bootstrap + CORS </w:t>
      </w: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53038E9D" w14:textId="0C21010A" w:rsidR="00E06264" w:rsidRDefault="00E06264" w:rsidP="00ED47FC">
      <w:pPr>
        <w:pStyle w:val="Heading2"/>
        <w:spacing w:before="120" w:after="120" w:line="360" w:lineRule="auto"/>
      </w:pPr>
      <w:r>
        <w:t>6.4 Deployment Setup</w:t>
      </w: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t>Flask Backend</w:t>
      </w:r>
      <w:r>
        <w:t xml:space="preserve"> → Render</w:t>
      </w:r>
    </w:p>
    <w:p w14:paraId="269C279F" w14:textId="77777777" w:rsidR="00E06264" w:rsidRDefault="00E06264" w:rsidP="002B54B7">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3D6F64A7" w14:textId="6931A012" w:rsidR="00A22E2C" w:rsidRDefault="00A22E2C" w:rsidP="00ED47FC">
      <w:pPr>
        <w:pStyle w:val="Heading2"/>
        <w:spacing w:before="120" w:after="120" w:line="360" w:lineRule="auto"/>
      </w:pPr>
      <w:r>
        <w:t>6.</w:t>
      </w:r>
      <w:r w:rsidR="00CB0275">
        <w:t>5</w:t>
      </w:r>
      <w:r>
        <w:t xml:space="preserve"> Additional Setup and Configuration</w:t>
      </w: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210ECE5D" w14:textId="2FD6AF4B" w:rsidR="00CB0275" w:rsidRDefault="00CB0275" w:rsidP="00ED47FC">
      <w:pPr>
        <w:pStyle w:val="Heading2"/>
        <w:spacing w:before="120" w:after="120" w:line="360" w:lineRule="auto"/>
      </w:pPr>
      <w:r>
        <w:t>6.6 Challenges Faced</w:t>
      </w: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4BF644AD" w14:textId="5A0F95DA" w:rsidR="00CB0275" w:rsidRDefault="00CB0275" w:rsidP="00ED47FC">
      <w:pPr>
        <w:pStyle w:val="Heading3"/>
        <w:spacing w:before="240" w:after="120" w:line="360" w:lineRule="auto"/>
      </w:pPr>
      <w:r>
        <w:t>1. Flask Backend Deployment &amp; Memory Limits</w:t>
      </w: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6210830C" w14:textId="22F4C296" w:rsidR="00CB0275" w:rsidRDefault="00CB0275" w:rsidP="00ED47FC">
      <w:pPr>
        <w:pStyle w:val="Heading3"/>
        <w:spacing w:before="240" w:after="120" w:line="360" w:lineRule="auto"/>
      </w:pPr>
      <w:r>
        <w:t>2. FAQ Answering Module Issues</w:t>
      </w: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0B75F227" w14:textId="5D0CF541" w:rsidR="00CB0275" w:rsidRDefault="00CB0275" w:rsidP="00ED47FC">
      <w:pPr>
        <w:pStyle w:val="Heading3"/>
        <w:spacing w:before="240" w:after="120" w:line="360" w:lineRule="auto"/>
      </w:pPr>
      <w:r>
        <w:t>3. SHAP Computation Delays</w:t>
      </w: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05CD73E7" w14:textId="7002EFB1" w:rsidR="00CB0275" w:rsidRDefault="00CB0275" w:rsidP="00ED47FC">
      <w:pPr>
        <w:pStyle w:val="Heading3"/>
        <w:spacing w:before="240" w:after="120" w:line="360" w:lineRule="auto"/>
      </w:pPr>
      <w:r>
        <w:t>4. ChatGPT Rate Limits</w:t>
      </w:r>
    </w:p>
    <w:p w14:paraId="35E406F0" w14:textId="77777777" w:rsidR="00CB0275" w:rsidRDefault="00CB0275"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6D7A9E53" w14:textId="3FD47A1A" w:rsidR="00CB0275" w:rsidRDefault="00CB0275" w:rsidP="00D2626D">
      <w:pPr>
        <w:pStyle w:val="Heading3"/>
        <w:spacing w:before="240" w:after="120" w:line="360" w:lineRule="auto"/>
      </w:pPr>
      <w:r>
        <w:lastRenderedPageBreak/>
        <w:t>5. Free-Tier Platform Inactivity Shutdowns</w:t>
      </w: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6E9C351A" w14:textId="3C8B9EF0" w:rsidR="00607733" w:rsidRDefault="00607733" w:rsidP="00D2626D">
      <w:pPr>
        <w:pStyle w:val="Heading2"/>
        <w:spacing w:before="120" w:after="120" w:line="360" w:lineRule="auto"/>
      </w:pPr>
      <w:r>
        <w:t>6.5 Deployment Setup</w:t>
      </w: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508F4F31" w14:textId="535D38E6" w:rsidR="007900C2" w:rsidRDefault="007900C2" w:rsidP="00D2626D">
      <w:pPr>
        <w:pStyle w:val="Heading2"/>
        <w:spacing w:before="120" w:after="120" w:line="360" w:lineRule="auto"/>
      </w:pPr>
      <w:r>
        <w:t>6.6 Additional Setup and Configuration</w:t>
      </w: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2E55FB78" w14:textId="3A5CB5FB" w:rsidR="00F332A7" w:rsidRDefault="00F332A7" w:rsidP="00D2626D">
      <w:pPr>
        <w:pStyle w:val="Heading2"/>
        <w:spacing w:line="360" w:lineRule="auto"/>
      </w:pPr>
      <w:r w:rsidRPr="00F332A7">
        <w:t>6.</w:t>
      </w:r>
      <w:r w:rsidR="00A90C94">
        <w:t>6</w:t>
      </w:r>
      <w:r w:rsidRPr="00F332A7">
        <w:t xml:space="preserve"> Challenges Faced</w:t>
      </w:r>
    </w:p>
    <w:p w14:paraId="339CE7A9" w14:textId="77777777" w:rsidR="00F332A7" w:rsidRDefault="00F332A7"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6CB9BBE7" w14:textId="11BE43A4" w:rsidR="00F332A7" w:rsidRDefault="00F332A7" w:rsidP="00D2626D">
      <w:pPr>
        <w:pStyle w:val="Heading3"/>
        <w:spacing w:line="360" w:lineRule="auto"/>
      </w:pPr>
      <w:r w:rsidRPr="00F332A7">
        <w:t>1. Flask Backend Deployment &amp; Memory Limits</w:t>
      </w:r>
    </w:p>
    <w:p w14:paraId="2C6A88A0" w14:textId="77777777" w:rsidR="00F332A7" w:rsidRDefault="00F332A7"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5F72D2EE" w14:textId="4B359BCE" w:rsidR="00F332A7" w:rsidRDefault="00F332A7" w:rsidP="00D2626D">
      <w:pPr>
        <w:pStyle w:val="Heading3"/>
        <w:spacing w:line="360" w:lineRule="auto"/>
      </w:pPr>
      <w:r w:rsidRPr="00F332A7">
        <w:t>2. FAQ Answering Module Issues</w:t>
      </w: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4D6EDAEB" w14:textId="717E02A2" w:rsidR="00F332A7" w:rsidRDefault="00F332A7" w:rsidP="00D2626D">
      <w:pPr>
        <w:pStyle w:val="Heading3"/>
        <w:spacing w:line="360" w:lineRule="auto"/>
      </w:pPr>
      <w:r w:rsidRPr="00F332A7">
        <w:t>3. SHAP Computation Delays</w:t>
      </w:r>
    </w:p>
    <w:p w14:paraId="30D15558" w14:textId="77777777" w:rsidR="00F332A7" w:rsidRDefault="00F332A7"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526B8CB9" w14:textId="0A37E8C8" w:rsidR="00F332A7" w:rsidRDefault="00F332A7" w:rsidP="00D2626D">
      <w:pPr>
        <w:pStyle w:val="Heading3"/>
        <w:spacing w:line="360" w:lineRule="auto"/>
      </w:pPr>
      <w:r w:rsidRPr="00F332A7">
        <w:t>4. ChatGPT Rate Limits</w:t>
      </w: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24A9E93B" w14:textId="1DE9F1BD" w:rsidR="00F332A7" w:rsidRDefault="00F332A7" w:rsidP="00D2626D">
      <w:pPr>
        <w:pStyle w:val="Heading3"/>
        <w:spacing w:line="360" w:lineRule="auto"/>
      </w:pPr>
      <w:r w:rsidRPr="00F332A7">
        <w:t>5. Free-Tier Platform Inactivity Shutdowns</w:t>
      </w: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2B54B7">
      <w:pPr>
        <w:spacing w:line="360" w:lineRule="auto"/>
      </w:pPr>
    </w:p>
    <w:p w14:paraId="25FDA84D" w14:textId="32EB922A" w:rsidR="003B75F2" w:rsidRPr="00D2626D"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2B54B7">
      <w:pPr>
        <w:spacing w:line="360" w:lineRule="auto"/>
        <w:rPr>
          <w:lang w:val="en-US"/>
        </w:rPr>
      </w:pPr>
    </w:p>
    <w:p w14:paraId="4A3983F9" w14:textId="0881CEDE" w:rsidR="003B75F2" w:rsidRDefault="003C2473" w:rsidP="002B54B7">
      <w:pPr>
        <w:spacing w:line="360" w:lineRule="auto"/>
        <w:rPr>
          <w:lang w:val="en-US"/>
        </w:rPr>
      </w:pPr>
      <w:r w:rsidRPr="003C2473">
        <w:rPr>
          <w:noProof/>
          <w14:ligatures w14:val="standardContextual"/>
        </w:rPr>
        <w:pict w14:anchorId="4FB8670E">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682D1520" w14:textId="12531912" w:rsidR="003B75F2" w:rsidRPr="00D2626D" w:rsidRDefault="00CE44A9" w:rsidP="00D2626D">
      <w:pPr>
        <w:pStyle w:val="Heading2"/>
        <w:spacing w:line="360" w:lineRule="auto"/>
      </w:pPr>
      <w:r>
        <w:t>7.1 Model Testing</w:t>
      </w:r>
    </w:p>
    <w:p w14:paraId="4FF17D9F" w14:textId="28FA4583" w:rsidR="003B75F2" w:rsidRPr="00CE44A9" w:rsidRDefault="00CE44A9" w:rsidP="002B54B7">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DC8F86C" w14:textId="18F589C7" w:rsidR="003B75F2" w:rsidRPr="00D2626D" w:rsidRDefault="00CE44A9" w:rsidP="00D2626D">
      <w:pPr>
        <w:pStyle w:val="Heading3"/>
        <w:spacing w:line="360" w:lineRule="auto"/>
      </w:pPr>
      <w:r>
        <w:t>7.2.1 Functional Requirement Testing</w:t>
      </w: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478A1A0A" w14:textId="62F673A7" w:rsidR="008F0D4E" w:rsidRPr="008F0D4E" w:rsidRDefault="000A05CD" w:rsidP="00BE11E8">
      <w:pPr>
        <w:pStyle w:val="Heading5"/>
        <w:spacing w:line="360" w:lineRule="auto"/>
      </w:pPr>
      <w:r>
        <w:t>Prerequisites</w:t>
      </w: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147F9169" w14:textId="23BFBDEA" w:rsidR="008F0D4E" w:rsidRPr="008F0D4E" w:rsidRDefault="003B6314" w:rsidP="00BE11E8">
      <w:pPr>
        <w:pStyle w:val="Heading5"/>
        <w:spacing w:line="360" w:lineRule="auto"/>
      </w:pPr>
      <w:r w:rsidRPr="009608DB">
        <w:t>Test Data</w:t>
      </w: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6958ED82" w14:textId="0DE5713C" w:rsidR="00977785" w:rsidRDefault="00977785" w:rsidP="00BE11E8">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BE11E8">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BE11E8">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BE11E8">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769BE882" w14:textId="31AD0E15" w:rsidR="00973A76" w:rsidRDefault="00973A76" w:rsidP="00280F82">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1B03084A" w14:textId="77777777" w:rsidR="00280F82" w:rsidRDefault="00280F82" w:rsidP="00280F82">
      <w:pPr>
        <w:pStyle w:val="Heading5"/>
        <w:spacing w:line="360" w:lineRule="auto"/>
      </w:pPr>
    </w:p>
    <w:p w14:paraId="3CFA0637" w14:textId="03B6E886" w:rsidR="00FA344B" w:rsidRPr="00FA344B" w:rsidRDefault="009608DB" w:rsidP="00280F82">
      <w:pPr>
        <w:pStyle w:val="Heading5"/>
        <w:spacing w:line="360" w:lineRule="auto"/>
      </w:pPr>
      <w:r>
        <w:t>Prerequisites</w:t>
      </w: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25B8DB8" w14:textId="5E61CDC8" w:rsidR="00FA344B" w:rsidRPr="00FA344B" w:rsidRDefault="009608DB" w:rsidP="00280F82">
      <w:pPr>
        <w:pStyle w:val="Heading5"/>
        <w:spacing w:line="360" w:lineRule="auto"/>
      </w:pPr>
      <w:r>
        <w:t>Test Data</w:t>
      </w: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09D02939" w14:textId="692055C2" w:rsidR="009608DB" w:rsidRDefault="009608DB" w:rsidP="00280F82">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80F82">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280F82">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280F82">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42125542" w14:textId="4F573838" w:rsidR="00E76F81" w:rsidRDefault="00E76F81" w:rsidP="00171D7C">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13E31771" w14:textId="77777777" w:rsidR="00171D7C" w:rsidRDefault="00171D7C" w:rsidP="002B54B7">
      <w:pPr>
        <w:pStyle w:val="Heading5"/>
        <w:spacing w:line="360" w:lineRule="auto"/>
      </w:pPr>
    </w:p>
    <w:p w14:paraId="14983B4E" w14:textId="0A0716EE" w:rsidR="00FA344B" w:rsidRPr="00FA344B" w:rsidRDefault="006338BA" w:rsidP="00171D7C">
      <w:pPr>
        <w:pStyle w:val="Heading5"/>
        <w:spacing w:line="360" w:lineRule="auto"/>
      </w:pPr>
      <w:r>
        <w:t>Prerequisites</w:t>
      </w: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28EE6349" w14:textId="4D0769DF" w:rsidR="00FA344B" w:rsidRPr="00FA344B" w:rsidRDefault="006338BA" w:rsidP="00171D7C">
      <w:pPr>
        <w:pStyle w:val="Heading5"/>
        <w:spacing w:line="360" w:lineRule="auto"/>
      </w:pPr>
      <w:r>
        <w:t>Test Data</w:t>
      </w: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3FCC6F3E" w14:textId="30757FCE" w:rsidR="006338BA" w:rsidRPr="006338BA" w:rsidRDefault="006338BA" w:rsidP="00171D7C">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171D7C">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171D7C">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2535C2">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0869B9">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74F5F207" w14:textId="2B9EE8D8" w:rsidR="00FA344B" w:rsidRPr="00FA344B" w:rsidRDefault="001B2D60" w:rsidP="000869B9">
      <w:pPr>
        <w:pStyle w:val="Heading5"/>
        <w:spacing w:line="360" w:lineRule="auto"/>
      </w:pPr>
      <w:r>
        <w:t>Prerequisites</w:t>
      </w: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7C7787A1" w14:textId="0A5777FF" w:rsidR="00FA344B" w:rsidRPr="00FA344B" w:rsidRDefault="001B2D60" w:rsidP="000869B9">
      <w:pPr>
        <w:pStyle w:val="Heading5"/>
        <w:spacing w:line="360" w:lineRule="auto"/>
      </w:pPr>
      <w:r>
        <w:t>Test Data</w:t>
      </w: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0CD01C13" w14:textId="03ABB40B" w:rsidR="00FA344B" w:rsidRDefault="00FA344B"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0869B9">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0869B9">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3952CF34" w14:textId="490C28B4" w:rsidR="00D45842" w:rsidRPr="00D45842" w:rsidRDefault="00D45842" w:rsidP="000869B9">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0D90FC82" w14:textId="77777777" w:rsidR="000869B9" w:rsidRDefault="000869B9" w:rsidP="002B54B7">
      <w:pPr>
        <w:pStyle w:val="Heading5"/>
        <w:spacing w:line="360" w:lineRule="auto"/>
      </w:pPr>
    </w:p>
    <w:p w14:paraId="7860E4E8" w14:textId="0E33ACEB" w:rsidR="00D45842" w:rsidRPr="00D45842" w:rsidRDefault="00D45842" w:rsidP="000869B9">
      <w:pPr>
        <w:pStyle w:val="Heading5"/>
        <w:spacing w:line="360" w:lineRule="auto"/>
      </w:pPr>
      <w:r>
        <w:t>Prerequisites</w:t>
      </w: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0425865C" w14:textId="6F7D74DB" w:rsidR="00D45842" w:rsidRPr="00D45842" w:rsidRDefault="00D45842" w:rsidP="000869B9">
      <w:pPr>
        <w:pStyle w:val="Heading5"/>
        <w:spacing w:line="360" w:lineRule="auto"/>
      </w:pPr>
      <w:r>
        <w:t>Test Data</w:t>
      </w: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0CFDE169" w14:textId="3AF8EC52" w:rsidR="00D45842" w:rsidRPr="00D45842" w:rsidRDefault="00D45842"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3160FE">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3160FE">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3160FE">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2B54B7">
      <w:pPr>
        <w:pStyle w:val="Heading4"/>
        <w:spacing w:line="360" w:lineRule="auto"/>
      </w:pPr>
    </w:p>
    <w:p w14:paraId="39D5BC81" w14:textId="2EA76A28" w:rsidR="003B75F2" w:rsidRPr="003160FE" w:rsidRDefault="00244A6D" w:rsidP="003160FE">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70822059" w14:textId="67A05606" w:rsidR="00244A6D" w:rsidRDefault="00244A6D" w:rsidP="003160FE">
      <w:pPr>
        <w:pStyle w:val="Heading5"/>
        <w:spacing w:line="360" w:lineRule="auto"/>
      </w:pPr>
      <w:r>
        <w:lastRenderedPageBreak/>
        <w:t>Prerequisites</w:t>
      </w: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721EC993" w14:textId="0D1107B0" w:rsidR="00244A6D" w:rsidRDefault="00244A6D" w:rsidP="003160FE">
      <w:pPr>
        <w:pStyle w:val="Heading5"/>
        <w:spacing w:line="360" w:lineRule="auto"/>
      </w:pPr>
      <w:r>
        <w:t>Test Data</w:t>
      </w: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548741AF" w14:textId="6160A6CE" w:rsidR="00244A6D" w:rsidRDefault="00244A6D" w:rsidP="003160FE">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3160FE">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2B54B7">
      <w:pPr>
        <w:pStyle w:val="Heading3"/>
        <w:spacing w:before="120" w:after="120" w:line="360" w:lineRule="auto"/>
      </w:pPr>
    </w:p>
    <w:p w14:paraId="314E69A2" w14:textId="1C5C5B9F" w:rsidR="003B75F2" w:rsidRPr="00CA6D5B" w:rsidRDefault="00244A6D" w:rsidP="00CA6D5B">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5BD1F0EF" w14:textId="1E33ACDE" w:rsidR="00244A6D" w:rsidRPr="00244A6D" w:rsidRDefault="00244A6D" w:rsidP="00CA6D5B">
      <w:pPr>
        <w:pStyle w:val="Heading5"/>
        <w:spacing w:line="360" w:lineRule="auto"/>
      </w:pPr>
      <w:r>
        <w:t>Prerequisites</w:t>
      </w: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6CE5FA93" w14:textId="3F7B8CC7" w:rsidR="00244A6D" w:rsidRPr="00244A6D" w:rsidRDefault="00244A6D" w:rsidP="00CA6D5B">
      <w:pPr>
        <w:pStyle w:val="Heading5"/>
        <w:spacing w:line="360" w:lineRule="auto"/>
      </w:pPr>
      <w:r>
        <w:t>Test Data</w:t>
      </w: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6A611D1E" w14:textId="01D476C1" w:rsidR="00244A6D" w:rsidRDefault="00244A6D"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91B4D78" w14:textId="6914E6B2" w:rsidR="00244A6D" w:rsidRPr="00244A6D" w:rsidRDefault="00244A6D" w:rsidP="00CA6D5B">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CA6D5B">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2B54B7">
      <w:pPr>
        <w:pStyle w:val="Heading4"/>
        <w:spacing w:line="360" w:lineRule="auto"/>
      </w:pPr>
    </w:p>
    <w:p w14:paraId="224B20E9" w14:textId="388EDDBB" w:rsidR="006A2DBE" w:rsidRPr="006A2DBE" w:rsidRDefault="006A2DBE" w:rsidP="00CA6D5B">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4CD79EAC" w14:textId="5BDD1AE9" w:rsidR="006A2DBE" w:rsidRPr="006A2DBE" w:rsidRDefault="006A2DBE" w:rsidP="00CA6D5B">
      <w:pPr>
        <w:pStyle w:val="Heading5"/>
        <w:spacing w:line="360" w:lineRule="auto"/>
      </w:pPr>
      <w:r>
        <w:lastRenderedPageBreak/>
        <w:t>Prerequisites</w:t>
      </w: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37280F5A" w14:textId="4C5E3D87" w:rsidR="006A2DBE" w:rsidRPr="006A2DBE" w:rsidRDefault="006A2DBE" w:rsidP="00CA6D5B">
      <w:pPr>
        <w:pStyle w:val="Heading5"/>
        <w:spacing w:line="360" w:lineRule="auto"/>
      </w:pPr>
      <w:r>
        <w:t>Test Data</w:t>
      </w: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6CC717EB" w14:textId="5CCE9F15" w:rsidR="006A2DBE" w:rsidRDefault="006A2DBE" w:rsidP="00CA6D5B">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CA6D5B">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CA6D5B">
      <w:pPr>
        <w:spacing w:line="360" w:lineRule="auto"/>
        <w:jc w:val="center"/>
      </w:pPr>
    </w:p>
    <w:p w14:paraId="49877BAA" w14:textId="7EFA782F" w:rsidR="006A2DBE" w:rsidRDefault="006A2DBE" w:rsidP="00CA6D5B">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2B54B7">
      <w:pPr>
        <w:pStyle w:val="Heading4"/>
        <w:spacing w:line="360" w:lineRule="auto"/>
      </w:pPr>
    </w:p>
    <w:p w14:paraId="776EA33C" w14:textId="1C39E610" w:rsidR="006A2DBE" w:rsidRPr="006A2DBE" w:rsidRDefault="006A2DBE" w:rsidP="00CA6D5B">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1E1D0A6A" w14:textId="743BBF1D" w:rsidR="006A2DBE" w:rsidRPr="006A2DBE" w:rsidRDefault="006A2DBE" w:rsidP="00CA6D5B">
      <w:pPr>
        <w:pStyle w:val="Heading5"/>
        <w:spacing w:line="360" w:lineRule="auto"/>
      </w:pPr>
      <w:r>
        <w:t>Prerequisites</w:t>
      </w: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446FF89F" w14:textId="331FAA6E" w:rsidR="006A2DBE" w:rsidRPr="006A2DBE" w:rsidRDefault="006A2DBE" w:rsidP="00CA6D5B">
      <w:pPr>
        <w:pStyle w:val="Heading5"/>
        <w:spacing w:line="360" w:lineRule="auto"/>
      </w:pPr>
      <w:r>
        <w:t>Test Data</w:t>
      </w: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564EE051" w14:textId="60DA1134" w:rsidR="006A2DBE" w:rsidRDefault="006A2DBE"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129B28F2" w14:textId="77777777" w:rsidR="003B75F2" w:rsidRDefault="003B75F2" w:rsidP="002B54B7">
      <w:pPr>
        <w:spacing w:line="360" w:lineRule="auto"/>
        <w:rPr>
          <w:lang w:val="en-US"/>
        </w:rPr>
      </w:pPr>
    </w:p>
    <w:p w14:paraId="760B3C6A" w14:textId="22B3FF39" w:rsidR="006A2DBE" w:rsidRDefault="006A2DBE" w:rsidP="006C424B">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C424B">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2B54B7">
      <w:pPr>
        <w:pStyle w:val="Heading3"/>
        <w:spacing w:line="360" w:lineRule="auto"/>
      </w:pPr>
    </w:p>
    <w:p w14:paraId="4179AA89" w14:textId="4CCE0333"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6F665FB" w14:textId="294E51E8" w:rsidR="003B75F2" w:rsidRPr="008107AD" w:rsidRDefault="00EC7C41" w:rsidP="008107AD">
      <w:pPr>
        <w:pStyle w:val="Heading4"/>
        <w:spacing w:line="360" w:lineRule="auto"/>
      </w:pPr>
      <w:r>
        <w:lastRenderedPageBreak/>
        <w:t>Non-Functional Test - 01 – Trust (NFR 1)</w:t>
      </w: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29074574" w14:textId="3CA90068" w:rsidR="008B2145" w:rsidRDefault="008B2145" w:rsidP="008107AD">
      <w:pPr>
        <w:pStyle w:val="Heading5"/>
        <w:spacing w:line="360" w:lineRule="auto"/>
      </w:pPr>
      <w:r>
        <w:t>How the Trust Index is calculated</w:t>
      </w: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4BA5C518" w14:textId="3A81686E" w:rsidR="003F44B9" w:rsidRPr="008107AD" w:rsidRDefault="003F44B9" w:rsidP="008107AD">
      <w:pPr>
        <w:pStyle w:val="Heading5"/>
        <w:spacing w:line="360" w:lineRule="auto"/>
      </w:pPr>
      <w:r>
        <w:t>How Trust Was Compared Between Modes</w:t>
      </w:r>
    </w:p>
    <w:p w14:paraId="0112F905" w14:textId="40F51346" w:rsidR="001632C3" w:rsidRDefault="003F44B9" w:rsidP="002B54B7">
      <w:pPr>
        <w:pStyle w:val="ListParagraph"/>
        <w:numPr>
          <w:ilvl w:val="0"/>
          <w:numId w:val="137"/>
        </w:numPr>
        <w:spacing w:line="360" w:lineRule="auto"/>
      </w:pPr>
      <w:r>
        <w:t>Step 1 - Compute Trust Index for each survey response</w:t>
      </w:r>
    </w:p>
    <w:p w14:paraId="7F49703B" w14:textId="4570702F" w:rsidR="001D1B09" w:rsidRDefault="003F44B9" w:rsidP="00A804CD">
      <w:pPr>
        <w:pStyle w:val="ListParagraph"/>
        <w:spacing w:line="360" w:lineRule="auto"/>
      </w:pPr>
      <w:r>
        <w:t>Every trust survey entry is converted into a Trust Index using the formula.</w:t>
      </w: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0774E6ED" w14:textId="0539C609" w:rsidR="00CB4CE5" w:rsidRDefault="00CB4CE5" w:rsidP="002B54B7">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420E958E" w14:textId="5D89745F" w:rsidR="003F44B9" w:rsidRDefault="006A6FE7" w:rsidP="008107AD">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A804CD">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7A547BCE" w14:textId="7D424DC1" w:rsidR="003B75F2" w:rsidRPr="008107AD" w:rsidRDefault="00587E25"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704BF14B" w14:textId="77777777" w:rsidR="008107AD" w:rsidRDefault="008107AD" w:rsidP="002B54B7">
      <w:pPr>
        <w:spacing w:line="360" w:lineRule="auto"/>
        <w:rPr>
          <w:lang w:val="en-US"/>
        </w:rPr>
      </w:pPr>
    </w:p>
    <w:p w14:paraId="2CCBCC5A" w14:textId="099A01DB" w:rsidR="003B75F2" w:rsidRPr="00A804CD" w:rsidRDefault="00223C60" w:rsidP="00A804CD">
      <w:pPr>
        <w:pStyle w:val="ListParagraph"/>
        <w:numPr>
          <w:ilvl w:val="0"/>
          <w:numId w:val="136"/>
        </w:numPr>
        <w:spacing w:before="120" w:after="120" w:line="360" w:lineRule="auto"/>
      </w:pPr>
      <w:r>
        <w:t xml:space="preserve">Average trust index for </w:t>
      </w:r>
      <w:r>
        <w:t>Baseline</w:t>
      </w:r>
      <w:r>
        <w:t xml:space="preserve"> users calculated as below,</w:t>
      </w:r>
    </w:p>
    <w:p w14:paraId="5D5A1F73" w14:textId="01C9D53A"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71056E58" w14:textId="6CA6E556"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7576141D" w14:textId="01CE9860" w:rsidR="00E66B6C" w:rsidRPr="00E66B6C" w:rsidRDefault="00E66B6C" w:rsidP="002B54B7">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2B54B7">
      <w:pPr>
        <w:spacing w:line="360" w:lineRule="auto"/>
      </w:pPr>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7D2D445" w14:textId="7F01AF8C" w:rsidR="00D907E9" w:rsidRPr="00D907E9" w:rsidRDefault="00261B0B" w:rsidP="00424A98">
      <w:pPr>
        <w:pStyle w:val="Heading5"/>
        <w:spacing w:line="360" w:lineRule="auto"/>
      </w:pPr>
      <w:r>
        <w:t>Results Summary</w:t>
      </w:r>
    </w:p>
    <w:p w14:paraId="2E8F3ED5" w14:textId="473D8E34" w:rsidR="00D907E9" w:rsidRDefault="00700DAD" w:rsidP="00E42B78">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C31E2B">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2B54B7">
      <w:pPr>
        <w:spacing w:line="360" w:lineRule="auto"/>
        <w:rPr>
          <w:lang w:val="en-US"/>
        </w:rPr>
      </w:pPr>
    </w:p>
    <w:p w14:paraId="518DE9E6" w14:textId="0CAD0105" w:rsidR="003B75F2" w:rsidRPr="00CD665B" w:rsidRDefault="00FA54B6" w:rsidP="00CD665B">
      <w:pPr>
        <w:pStyle w:val="Heading5"/>
        <w:spacing w:line="360" w:lineRule="auto"/>
      </w:pPr>
      <w:r>
        <w:t>Interpretation</w:t>
      </w: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391962DF" w14:textId="640CE126" w:rsidR="00D1426A" w:rsidRDefault="00D1426A" w:rsidP="00CD665B">
      <w:pPr>
        <w:pStyle w:val="Heading5"/>
        <w:spacing w:line="360" w:lineRule="auto"/>
      </w:pPr>
      <w:r w:rsidRPr="00D1426A">
        <w:t>Did the System Meet NFR1?</w:t>
      </w: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0A54109C" w14:textId="5D2661D1" w:rsidR="00D1426A" w:rsidRDefault="00D1426A" w:rsidP="00CD665B">
      <w:pPr>
        <w:pStyle w:val="Heading4"/>
        <w:spacing w:line="360" w:lineRule="auto"/>
      </w:pPr>
      <w:r>
        <w:t>Non-Functional Test- 02 - Security (NFR2)</w:t>
      </w: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699E34C" w14:textId="24838829" w:rsidR="00D1426A" w:rsidRPr="00D1426A" w:rsidRDefault="00D1426A" w:rsidP="00CD665B">
      <w:pPr>
        <w:pStyle w:val="Heading5"/>
        <w:spacing w:line="360" w:lineRule="auto"/>
      </w:pPr>
      <w:r>
        <w:lastRenderedPageBreak/>
        <w:t>Requirement</w:t>
      </w: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4F8D8930" w14:textId="650B62AF" w:rsidR="00D1426A" w:rsidRPr="00D1426A" w:rsidRDefault="00D1426A" w:rsidP="00CD665B">
      <w:pPr>
        <w:pStyle w:val="Heading5"/>
        <w:spacing w:line="360" w:lineRule="auto"/>
      </w:pPr>
      <w:r>
        <w:t>Metrics &amp; Acceptance</w:t>
      </w: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17F07254" w14:textId="00D5D2F5" w:rsidR="00D1426A" w:rsidRPr="00D1426A" w:rsidRDefault="00D1426A" w:rsidP="00CD665B">
      <w:pPr>
        <w:pStyle w:val="Heading5"/>
        <w:spacing w:line="360" w:lineRule="auto"/>
      </w:pPr>
      <w:r>
        <w:t>Results</w:t>
      </w: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CD665B">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0068075">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CD665B">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3B3B7CDB" w14:textId="412795F0" w:rsidR="006F1751" w:rsidRPr="006F1751" w:rsidRDefault="006F1751" w:rsidP="00716227">
      <w:pPr>
        <w:pStyle w:val="Heading4"/>
        <w:spacing w:line="360" w:lineRule="auto"/>
      </w:pPr>
      <w:r>
        <w:t>Non-Functional Test- 03 - Security (NFR2)</w:t>
      </w:r>
    </w:p>
    <w:p w14:paraId="41E05B54" w14:textId="77777777" w:rsidR="006F1751" w:rsidRDefault="006F1751" w:rsidP="002B54B7">
      <w:pPr>
        <w:spacing w:line="360" w:lineRule="auto"/>
      </w:pPr>
      <w:r>
        <w:t>This test focuses on Non-functional requirement 2, which is Security.</w:t>
      </w:r>
    </w:p>
    <w:p w14:paraId="29257DEE" w14:textId="26AFFE8B" w:rsidR="0072261F" w:rsidRPr="0072261F" w:rsidRDefault="006F1751" w:rsidP="00716227">
      <w:pPr>
        <w:pStyle w:val="Heading5"/>
        <w:spacing w:line="360" w:lineRule="auto"/>
      </w:pPr>
      <w:r>
        <w:br/>
        <w:t>Requirement</w:t>
      </w: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6BD22E1F" w14:textId="48C4D29E" w:rsidR="0072261F" w:rsidRPr="0072261F" w:rsidRDefault="006F1751" w:rsidP="00716227">
      <w:pPr>
        <w:pStyle w:val="Heading5"/>
        <w:spacing w:line="360" w:lineRule="auto"/>
      </w:pPr>
      <w:r>
        <w:t>Metrics &amp; Acceptance</w:t>
      </w: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0F6C2DD9" w14:textId="41D0D31C" w:rsidR="0072261F" w:rsidRPr="0072261F" w:rsidRDefault="006F1751" w:rsidP="00716227">
      <w:pPr>
        <w:pStyle w:val="Heading5"/>
        <w:spacing w:line="360" w:lineRule="auto"/>
      </w:pPr>
      <w:r>
        <w:t>Results</w:t>
      </w:r>
    </w:p>
    <w:p w14:paraId="38A67801" w14:textId="77777777" w:rsidR="006F1751" w:rsidRDefault="006F1751" w:rsidP="002B54B7">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2F392C">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2F392C">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8E18BF6" w14:textId="7751C374" w:rsidR="00695FBB" w:rsidRPr="00695FBB" w:rsidRDefault="00695FBB" w:rsidP="002F392C">
      <w:pPr>
        <w:pStyle w:val="Heading4"/>
        <w:spacing w:line="360" w:lineRule="auto"/>
      </w:pPr>
      <w:r>
        <w:t>Non-Functional Test- 04 - Security (NFR2)</w:t>
      </w:r>
    </w:p>
    <w:p w14:paraId="3DB2BBCD" w14:textId="77777777" w:rsidR="00695FBB" w:rsidRDefault="00695FBB" w:rsidP="002B54B7">
      <w:pPr>
        <w:spacing w:line="360" w:lineRule="auto"/>
      </w:pPr>
      <w:r>
        <w:t>This test focuses on Non-functional requirement 2, which is Security.</w:t>
      </w:r>
    </w:p>
    <w:p w14:paraId="434ABD18" w14:textId="16C4220B" w:rsidR="00695FBB" w:rsidRPr="00695FBB" w:rsidRDefault="00695FBB" w:rsidP="002F392C">
      <w:pPr>
        <w:pStyle w:val="Heading5"/>
        <w:spacing w:line="360" w:lineRule="auto"/>
      </w:pPr>
      <w:r>
        <w:br/>
        <w:t>Requirement</w:t>
      </w: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6989743D" w14:textId="2E597E12" w:rsidR="00695FBB" w:rsidRPr="00695FBB" w:rsidRDefault="00695FBB" w:rsidP="008B4531">
      <w:pPr>
        <w:pStyle w:val="Heading5"/>
        <w:spacing w:line="360" w:lineRule="auto"/>
      </w:pPr>
      <w:r>
        <w:t>Metrics &amp; Acceptance</w:t>
      </w: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19BB66C3" w14:textId="3A4648F0" w:rsidR="00695FBB" w:rsidRPr="00695FBB" w:rsidRDefault="00695FBB" w:rsidP="008B4531">
      <w:pPr>
        <w:pStyle w:val="Heading5"/>
        <w:spacing w:line="360" w:lineRule="auto"/>
      </w:pPr>
      <w:r>
        <w:t>Results</w:t>
      </w: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8B453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8B453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49541D8B" w14:textId="6044CA91" w:rsidR="00695FBB" w:rsidRPr="00695FBB" w:rsidRDefault="00695FBB" w:rsidP="008B4531">
      <w:pPr>
        <w:pStyle w:val="Heading4"/>
        <w:spacing w:line="360" w:lineRule="auto"/>
      </w:pPr>
      <w:r>
        <w:t>Non-Functional Test - 05 - Performance (NFR3)</w:t>
      </w: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3EE72BB6" w14:textId="4A1BFF0E" w:rsidR="00695FBB" w:rsidRPr="00695FBB" w:rsidRDefault="00695FBB" w:rsidP="008B4531">
      <w:pPr>
        <w:pStyle w:val="Heading5"/>
        <w:spacing w:line="360" w:lineRule="auto"/>
      </w:pPr>
      <w:r>
        <w:t>Requirement</w:t>
      </w: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5323E47" w14:textId="2F14A8E2" w:rsidR="00695FBB" w:rsidRPr="00695FBB" w:rsidRDefault="00695FBB" w:rsidP="008B4531">
      <w:pPr>
        <w:pStyle w:val="Heading5"/>
        <w:spacing w:line="360" w:lineRule="auto"/>
      </w:pPr>
      <w:r>
        <w:t>Metric &amp; Acceptance</w:t>
      </w: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4099E6C6" w14:textId="469FB60D" w:rsidR="00695FBB" w:rsidRPr="00695FBB" w:rsidRDefault="00695FBB" w:rsidP="008B4531">
      <w:pPr>
        <w:pStyle w:val="Heading5"/>
        <w:spacing w:line="360" w:lineRule="auto"/>
      </w:pPr>
      <w:r>
        <w:t>Tool Used</w:t>
      </w: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3034E5E2" w14:textId="32F8026F" w:rsidR="00BC742E" w:rsidRPr="00E058FA" w:rsidRDefault="00BC742E" w:rsidP="00E058FA">
      <w:pPr>
        <w:pStyle w:val="Heading5"/>
        <w:spacing w:line="360" w:lineRule="auto"/>
      </w:pPr>
      <w:r>
        <w:lastRenderedPageBreak/>
        <w:t>Results</w:t>
      </w:r>
    </w:p>
    <w:p w14:paraId="4531FD48" w14:textId="6B138D3F" w:rsidR="00BC742E" w:rsidRDefault="00B3319C" w:rsidP="00E058FA">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18FB64BA" w14:textId="59BB6C15" w:rsidR="00764B2B" w:rsidRPr="00764B2B" w:rsidRDefault="00764B2B" w:rsidP="00505C1F">
      <w:pPr>
        <w:pStyle w:val="Heading4"/>
        <w:spacing w:line="360" w:lineRule="auto"/>
      </w:pPr>
      <w:r>
        <w:t>Non-Functional Test - 06 - Usability (NFR4)</w:t>
      </w: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24578EE2" w14:textId="062E3C99" w:rsidR="00764B2B" w:rsidRPr="00764B2B" w:rsidRDefault="00764B2B" w:rsidP="00505C1F">
      <w:pPr>
        <w:pStyle w:val="Heading5"/>
        <w:spacing w:line="360" w:lineRule="auto"/>
      </w:pPr>
      <w:r>
        <w:t>Requirement</w:t>
      </w: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558AAD4F" w14:textId="36D75A54" w:rsidR="00764B2B" w:rsidRPr="00764B2B" w:rsidRDefault="00764B2B" w:rsidP="00505C1F">
      <w:pPr>
        <w:pStyle w:val="Heading5"/>
        <w:spacing w:line="360" w:lineRule="auto"/>
      </w:pPr>
      <w:r>
        <w:t>Metric &amp; Acceptance</w:t>
      </w: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50284C21" w14:textId="7EB10A73" w:rsidR="00764B2B" w:rsidRPr="00764B2B" w:rsidRDefault="00764B2B" w:rsidP="00505C1F">
      <w:pPr>
        <w:pStyle w:val="Heading5"/>
        <w:spacing w:line="360" w:lineRule="auto"/>
      </w:pPr>
      <w:r>
        <w:t>Execution Steps</w:t>
      </w: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37669F">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205A3AEA" w14:textId="7CF5F2E0" w:rsidR="00764B2B" w:rsidRDefault="00764B2B" w:rsidP="0037669F">
      <w:pPr>
        <w:pStyle w:val="Heading4"/>
        <w:spacing w:line="360" w:lineRule="auto"/>
      </w:pPr>
      <w:r>
        <w:lastRenderedPageBreak/>
        <w:t>Non-Functional Test - 07 - Reliability (NFR5)</w:t>
      </w: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49821C14" w14:textId="02736F71" w:rsidR="00764B2B" w:rsidRPr="00764B2B" w:rsidRDefault="00764B2B" w:rsidP="0037669F">
      <w:pPr>
        <w:pStyle w:val="Heading5"/>
        <w:spacing w:line="360" w:lineRule="auto"/>
      </w:pPr>
      <w:r>
        <w:t>Requirement</w:t>
      </w: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16F6E884" w14:textId="21870377" w:rsidR="00764B2B" w:rsidRPr="00764B2B" w:rsidRDefault="00764B2B" w:rsidP="0037669F">
      <w:pPr>
        <w:pStyle w:val="Heading5"/>
        <w:spacing w:line="360" w:lineRule="auto"/>
      </w:pPr>
      <w:r>
        <w:t>Metric &amp; Acceptance</w:t>
      </w: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0D349820" w14:textId="539CB5A9" w:rsidR="00764B2B" w:rsidRPr="00764B2B" w:rsidRDefault="00764B2B" w:rsidP="0037669F">
      <w:pPr>
        <w:pStyle w:val="Heading5"/>
        <w:spacing w:line="360" w:lineRule="auto"/>
      </w:pPr>
      <w:r>
        <w:t>Tool Used</w:t>
      </w: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520D4A8C" w14:textId="3DF20589" w:rsidR="00A52199" w:rsidRDefault="00A52199" w:rsidP="0037669F">
      <w:pPr>
        <w:pStyle w:val="Heading5"/>
        <w:spacing w:line="360" w:lineRule="auto"/>
      </w:pPr>
      <w:r>
        <w:t>Results</w:t>
      </w:r>
    </w:p>
    <w:p w14:paraId="6E67FDC8" w14:textId="1EF95CA0" w:rsidR="00A52199" w:rsidRPr="00A52199" w:rsidRDefault="0037669F" w:rsidP="0037669F">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2B54B7">
      <w:pPr>
        <w:spacing w:line="360" w:lineRule="auto"/>
        <w:rPr>
          <w:lang w:val="en-US"/>
        </w:rPr>
      </w:pPr>
    </w:p>
    <w:p w14:paraId="4B706FE4" w14:textId="7A47135D" w:rsidR="00FE20DF" w:rsidRDefault="003C2473" w:rsidP="002B54B7">
      <w:pPr>
        <w:spacing w:line="360" w:lineRule="auto"/>
        <w:rPr>
          <w:lang w:val="en-US"/>
        </w:rPr>
      </w:pPr>
      <w:r w:rsidRPr="003C2473">
        <w:rPr>
          <w:noProof/>
          <w14:ligatures w14:val="standardContextual"/>
        </w:rPr>
        <w:pict w14:anchorId="06E7D6A6">
          <v:rect id="_x0000_i1027" alt="" style="width:451.3pt;height:.05pt;mso-width-percent:0;mso-height-percent:0;mso-width-percent:0;mso-height-percent:0" o:hralign="center" o:hrstd="t" o:hr="t" fillcolor="#a0a0a0" stroked="f"/>
        </w:pict>
      </w:r>
    </w:p>
    <w:p w14:paraId="6065E77D" w14:textId="77777777" w:rsidR="00B62210" w:rsidRDefault="00B62210" w:rsidP="002B54B7">
      <w:pPr>
        <w:pStyle w:val="Heading2"/>
        <w:spacing w:line="360" w:lineRule="auto"/>
      </w:pPr>
    </w:p>
    <w:p w14:paraId="0BB6A61C" w14:textId="7BD61EBB"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EBF3478" w14:textId="72EF9425" w:rsidR="00F74DDE" w:rsidRDefault="00307D61" w:rsidP="00950D1B">
      <w:pPr>
        <w:pStyle w:val="Heading3"/>
        <w:spacing w:line="360" w:lineRule="auto"/>
      </w:pPr>
      <w:r>
        <w:t>8. 1 Quantitative Evaluation</w:t>
      </w: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lastRenderedPageBreak/>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3C2473" w:rsidP="002B54B7">
      <w:pPr>
        <w:spacing w:line="360" w:lineRule="auto"/>
      </w:pPr>
      <w:r w:rsidRPr="003C2473">
        <w:rPr>
          <w:noProof/>
          <w14:ligatures w14:val="standardContextual"/>
        </w:rPr>
        <w:pict w14:anchorId="156D7808">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3C2473" w:rsidP="002B54B7">
      <w:pPr>
        <w:spacing w:line="360" w:lineRule="auto"/>
      </w:pPr>
      <w:r w:rsidRPr="003C2473">
        <w:rPr>
          <w:noProof/>
          <w14:ligatures w14:val="standardContextual"/>
        </w:rPr>
        <w:pict w14:anchorId="6A053B96">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518669" w14:textId="77777777" w:rsidR="003C2473" w:rsidRDefault="003C2473" w:rsidP="00DC7426">
      <w:r>
        <w:separator/>
      </w:r>
    </w:p>
  </w:endnote>
  <w:endnote w:type="continuationSeparator" w:id="0">
    <w:p w14:paraId="28FA2D67" w14:textId="77777777" w:rsidR="003C2473" w:rsidRDefault="003C2473"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8AEC1" w14:textId="77777777" w:rsidR="003C2473" w:rsidRDefault="003C2473" w:rsidP="00DC7426">
      <w:r>
        <w:separator/>
      </w:r>
    </w:p>
  </w:footnote>
  <w:footnote w:type="continuationSeparator" w:id="0">
    <w:p w14:paraId="544E6390" w14:textId="77777777" w:rsidR="003C2473" w:rsidRDefault="003C2473"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40B95"/>
    <w:rsid w:val="001455DE"/>
    <w:rsid w:val="00147995"/>
    <w:rsid w:val="00151EAA"/>
    <w:rsid w:val="00157BBC"/>
    <w:rsid w:val="00161AAD"/>
    <w:rsid w:val="001632C3"/>
    <w:rsid w:val="0016552D"/>
    <w:rsid w:val="00167313"/>
    <w:rsid w:val="00171D7C"/>
    <w:rsid w:val="00177642"/>
    <w:rsid w:val="0018322A"/>
    <w:rsid w:val="00190DC2"/>
    <w:rsid w:val="00195FB1"/>
    <w:rsid w:val="001A36D9"/>
    <w:rsid w:val="001B1BB7"/>
    <w:rsid w:val="001B2D60"/>
    <w:rsid w:val="001C0484"/>
    <w:rsid w:val="001D1B09"/>
    <w:rsid w:val="001D3F9D"/>
    <w:rsid w:val="001D5B5D"/>
    <w:rsid w:val="001D5B95"/>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3A0"/>
    <w:rsid w:val="00387AF6"/>
    <w:rsid w:val="00391A01"/>
    <w:rsid w:val="00391A2B"/>
    <w:rsid w:val="00393B2C"/>
    <w:rsid w:val="0039503D"/>
    <w:rsid w:val="003A7161"/>
    <w:rsid w:val="003B423C"/>
    <w:rsid w:val="003B6314"/>
    <w:rsid w:val="003B75F2"/>
    <w:rsid w:val="003C1A90"/>
    <w:rsid w:val="003C2473"/>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4F7BBB"/>
    <w:rsid w:val="0050215F"/>
    <w:rsid w:val="00505C1F"/>
    <w:rsid w:val="00507F9C"/>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8090C"/>
    <w:rsid w:val="00582594"/>
    <w:rsid w:val="00585CE9"/>
    <w:rsid w:val="00587BEB"/>
    <w:rsid w:val="00587E25"/>
    <w:rsid w:val="005911DE"/>
    <w:rsid w:val="005935B8"/>
    <w:rsid w:val="00596F66"/>
    <w:rsid w:val="005A334B"/>
    <w:rsid w:val="005A34D5"/>
    <w:rsid w:val="005A7E3D"/>
    <w:rsid w:val="005B3504"/>
    <w:rsid w:val="005B3A7F"/>
    <w:rsid w:val="005D0270"/>
    <w:rsid w:val="005D0CD8"/>
    <w:rsid w:val="005D1C77"/>
    <w:rsid w:val="005D5F1B"/>
    <w:rsid w:val="005E3577"/>
    <w:rsid w:val="005F2E63"/>
    <w:rsid w:val="005F7083"/>
    <w:rsid w:val="006003CF"/>
    <w:rsid w:val="00603813"/>
    <w:rsid w:val="00607733"/>
    <w:rsid w:val="00612866"/>
    <w:rsid w:val="00614636"/>
    <w:rsid w:val="00622758"/>
    <w:rsid w:val="00622A49"/>
    <w:rsid w:val="00622C46"/>
    <w:rsid w:val="00625123"/>
    <w:rsid w:val="006338BA"/>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E3294"/>
    <w:rsid w:val="006F1751"/>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E1B04"/>
    <w:rsid w:val="007F7701"/>
    <w:rsid w:val="007F7E2F"/>
    <w:rsid w:val="00801194"/>
    <w:rsid w:val="00805D80"/>
    <w:rsid w:val="008107AD"/>
    <w:rsid w:val="00816B48"/>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42C0D"/>
    <w:rsid w:val="00947338"/>
    <w:rsid w:val="00950D1B"/>
    <w:rsid w:val="009522DB"/>
    <w:rsid w:val="0095575B"/>
    <w:rsid w:val="00955C69"/>
    <w:rsid w:val="0095774A"/>
    <w:rsid w:val="009608DB"/>
    <w:rsid w:val="009613B4"/>
    <w:rsid w:val="00966235"/>
    <w:rsid w:val="00973A76"/>
    <w:rsid w:val="00977785"/>
    <w:rsid w:val="009801F8"/>
    <w:rsid w:val="00982CB0"/>
    <w:rsid w:val="00991E4D"/>
    <w:rsid w:val="00997498"/>
    <w:rsid w:val="009A6A42"/>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E"/>
    <w:rsid w:val="00BA6B6B"/>
    <w:rsid w:val="00BA73AA"/>
    <w:rsid w:val="00BB3F8F"/>
    <w:rsid w:val="00BB40F7"/>
    <w:rsid w:val="00BB4738"/>
    <w:rsid w:val="00BC02BD"/>
    <w:rsid w:val="00BC2B59"/>
    <w:rsid w:val="00BC742E"/>
    <w:rsid w:val="00BE11E8"/>
    <w:rsid w:val="00BE5BBE"/>
    <w:rsid w:val="00BE6948"/>
    <w:rsid w:val="00BF628C"/>
    <w:rsid w:val="00C013C7"/>
    <w:rsid w:val="00C0445F"/>
    <w:rsid w:val="00C05564"/>
    <w:rsid w:val="00C13E90"/>
    <w:rsid w:val="00C23489"/>
    <w:rsid w:val="00C2517C"/>
    <w:rsid w:val="00C277CE"/>
    <w:rsid w:val="00C31E2B"/>
    <w:rsid w:val="00C3621B"/>
    <w:rsid w:val="00C42EA0"/>
    <w:rsid w:val="00C46CC0"/>
    <w:rsid w:val="00C47D9E"/>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2CA"/>
    <w:rsid w:val="00D06E61"/>
    <w:rsid w:val="00D1426A"/>
    <w:rsid w:val="00D14AB5"/>
    <w:rsid w:val="00D158DB"/>
    <w:rsid w:val="00D175B4"/>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58FA"/>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B78"/>
    <w:rsid w:val="00E42EFA"/>
    <w:rsid w:val="00E43F94"/>
    <w:rsid w:val="00E469CC"/>
    <w:rsid w:val="00E55C43"/>
    <w:rsid w:val="00E66B6C"/>
    <w:rsid w:val="00E66C57"/>
    <w:rsid w:val="00E708B7"/>
    <w:rsid w:val="00E73010"/>
    <w:rsid w:val="00E74258"/>
    <w:rsid w:val="00E74D89"/>
    <w:rsid w:val="00E757C0"/>
    <w:rsid w:val="00E76F81"/>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A3"/>
    <w:rsid w:val="00F8366E"/>
    <w:rsid w:val="00F853A6"/>
    <w:rsid w:val="00F879C3"/>
    <w:rsid w:val="00F94802"/>
    <w:rsid w:val="00FA2EB5"/>
    <w:rsid w:val="00FA344B"/>
    <w:rsid w:val="00FA54B6"/>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jpeg"/><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ntTable" Target="fontTable.xml"/><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6</TotalTime>
  <Pages>191</Pages>
  <Words>52095</Words>
  <Characters>296946</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32</cp:revision>
  <dcterms:created xsi:type="dcterms:W3CDTF">2025-12-14T18:10:00Z</dcterms:created>
  <dcterms:modified xsi:type="dcterms:W3CDTF">2025-12-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